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1" w:history="1">
            <w:r w:rsidR="00D657D1" w:rsidRPr="005D01D4">
              <w:rPr>
                <w:rStyle w:val="Hyperlink"/>
              </w:rPr>
              <w:t>2.8  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Source Code 2. Grid Search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Source Code 3.  Grid Search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7E7777">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7E7777">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7E7777">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7E7777">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7E7777">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7E7777">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7E7777">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7E7777">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0"/>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8247886"/>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8247890"/>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C14F11" w:rsidP="002E57D5">
      <w:pPr>
        <w:pStyle w:val="Heading2"/>
        <w:numPr>
          <w:ilvl w:val="0"/>
          <w:numId w:val="0"/>
        </w:numPr>
        <w:spacing w:before="240" w:after="0"/>
        <w:jc w:val="both"/>
      </w:pPr>
      <w:bookmarkStart w:id="10" w:name="_Toc138247891"/>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8247892"/>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1"/>
          <w:footerReference w:type="default" r:id="rId12"/>
          <w:footerReference w:type="first" r:id="rId13"/>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B4DE18D" wp14:editId="55D2B5F6">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Toc138247898"/>
      <w:r w:rsidRPr="00BD547B">
        <w:t>2.</w:t>
      </w:r>
      <w:r w:rsidR="00D657D1" w:rsidRPr="00BD547B">
        <w:t>5</w:t>
      </w:r>
      <w:r w:rsidRPr="00BD547B">
        <w:t xml:space="preserve">  Label Encoding</w:t>
      </w:r>
      <w:bookmarkEnd w:id="20"/>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1" w:name="_2.12_Normalisasi"/>
      <w:bookmarkStart w:id="22" w:name="_Toc138247899"/>
      <w:bookmarkEnd w:id="21"/>
      <w:r>
        <w:t>2.</w:t>
      </w:r>
      <w:r w:rsidR="00D657D1">
        <w:t>6</w:t>
      </w:r>
      <w:r>
        <w:t xml:space="preserve"> Normalisasi</w:t>
      </w:r>
      <w:bookmarkEnd w:id="22"/>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w:t>
      </w:r>
      <w:bookmarkStart w:id="23" w:name="_GoBack"/>
      <w:bookmarkEnd w:id="23"/>
      <w:r>
        <w:t xml:space="preserve"> linier terhadap data asli sehingga menghasilkan keseimbangan nilai perbandingan antar data saat sebelum dan sesudah proses, adapun persamaannya adalah sebagai berikut:</w:t>
      </w:r>
    </w:p>
    <w:p w:rsidR="00E2718F" w:rsidRPr="005D46F7" w:rsidRDefault="007E7777"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0F9B931C" wp14:editId="5E674C7F">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Toc138247901"/>
      <w:r>
        <w:t>2.</w:t>
      </w:r>
      <w:r w:rsidR="00D657D1">
        <w:t>8</w:t>
      </w:r>
      <w:r>
        <w:t xml:space="preserve">  Grid Search</w:t>
      </w:r>
      <w:bookmarkEnd w:id="26"/>
    </w:p>
    <w:p w:rsidR="00AA54BB" w:rsidRDefault="00AA54BB" w:rsidP="00AB6A3D">
      <w:pPr>
        <w:spacing w:before="0"/>
      </w:pPr>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7" w:name="_2.15_Early_Stopping"/>
      <w:bookmarkStart w:id="28" w:name="_Toc138247902"/>
      <w:bookmarkStart w:id="29" w:name="_Toc138247903"/>
      <w:bookmarkEnd w:id="27"/>
      <w:r>
        <w:t>2.9  Support Vector Regression (SVR)</w:t>
      </w:r>
      <w:bookmarkEnd w:id="28"/>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7E777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3BEE8E3C" wp14:editId="49D3756E">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0"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0"/>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04CCA70" wp14:editId="2CFEFD7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7E7777" w:rsidRDefault="007E7777"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7E7777" w:rsidRDefault="007E7777" w:rsidP="007E225B">
                            <w:pPr>
                              <w:spacing w:before="0"/>
                              <w:jc w:val="center"/>
                              <w:textDirection w:val="btLr"/>
                            </w:pPr>
                            <w:r>
                              <w:rPr>
                                <w:color w:val="000000"/>
                                <w:sz w:val="18"/>
                              </w:rPr>
                              <w:t>Sumber : (Lumbantobing &amp; Pasaribu, 2018)</w:t>
                            </w:r>
                          </w:p>
                          <w:p w:rsidR="007E7777" w:rsidRDefault="007E7777" w:rsidP="007E225B">
                            <w:pPr>
                              <w:textDirection w:val="btLr"/>
                            </w:pPr>
                          </w:p>
                        </w:txbxContent>
                      </wps:txbx>
                      <wps:bodyPr spcFirstLastPara="1" wrap="square" lIns="0" tIns="0" rIns="0" bIns="0" anchor="t" anchorCtr="0">
                        <a:noAutofit/>
                      </wps:bodyPr>
                    </wps:wsp>
                  </a:graphicData>
                </a:graphic>
              </wp:anchor>
            </w:drawing>
          </mc:Choice>
          <mc:Fallback>
            <w:pict>
              <v:rect w14:anchorId="504CCA70"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7E7777" w:rsidRDefault="007E7777"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7E7777" w:rsidRDefault="007E7777" w:rsidP="007E225B">
                      <w:pPr>
                        <w:spacing w:before="0"/>
                        <w:jc w:val="center"/>
                        <w:textDirection w:val="btLr"/>
                      </w:pPr>
                      <w:r>
                        <w:rPr>
                          <w:color w:val="000000"/>
                          <w:sz w:val="18"/>
                        </w:rPr>
                        <w:t>Sumber : (Lumbantobing &amp; Pasaribu, 2018)</w:t>
                      </w:r>
                    </w:p>
                    <w:p w:rsidR="007E7777" w:rsidRDefault="007E7777"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1" w:name="_heading=h.2p2csry" w:colFirst="0" w:colLast="0"/>
      <w:bookmarkEnd w:id="31"/>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7E7777"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7E7777"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7E777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7E7777"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7E7777"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7E7777"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29"/>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4D4F4CDF" wp14:editId="7644E42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2"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2"/>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3" w:name="_Toc138247904"/>
      <w:r>
        <w:t>2.11</w:t>
      </w:r>
      <w:r w:rsidR="00AA54BB">
        <w:t xml:space="preserve"> Backpropagation</w:t>
      </w:r>
      <w:bookmarkEnd w:id="33"/>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lastRenderedPageBreak/>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4BF1572D" wp14:editId="04AA3D62">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7E7777"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7E777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7E7777"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12017886" wp14:editId="5D796EB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lastRenderedPageBreak/>
        <w:t>(Pers. 2.11</w:t>
      </w:r>
      <w:r w:rsidR="00AA54BB">
        <w:t>.4)</w:t>
      </w:r>
    </w:p>
    <w:p w:rsidR="00AA54BB" w:rsidRDefault="00AA54BB" w:rsidP="00AA54BB">
      <w:pPr>
        <w:spacing w:before="0"/>
      </w:pPr>
      <w:r>
        <w:t xml:space="preserve">dengan : </w:t>
      </w:r>
    </w:p>
    <w:p w:rsidR="00AA54BB" w:rsidRDefault="007E777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7E777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7E777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lastRenderedPageBreak/>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7E7777"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7E7777"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7E777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7E777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7E7777"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lastRenderedPageBreak/>
        <w:t xml:space="preserve">dengan : </w:t>
      </w:r>
    </w:p>
    <w:p w:rsidR="006E6EB5" w:rsidRDefault="007E7777"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7E777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7E777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7E777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7E7777"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7E777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7E777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7E777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7E777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4" w:name="_Toc138247905"/>
      <w:r>
        <w:t>2.1</w:t>
      </w:r>
      <w:r w:rsidR="00D657D1">
        <w:t>2</w:t>
      </w:r>
      <w:r>
        <w:t xml:space="preserve"> Early Stopping</w:t>
      </w:r>
      <w:bookmarkEnd w:id="34"/>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1698571E" wp14:editId="6D52D311">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5"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5"/>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6" w:name="_Toc138247906"/>
      <w:r>
        <w:lastRenderedPageBreak/>
        <w:t>2.1</w:t>
      </w:r>
      <w:r w:rsidR="00D657D1">
        <w:t>3</w:t>
      </w:r>
      <w:r w:rsidR="005A180F">
        <w:t xml:space="preserve">  Performansi</w:t>
      </w:r>
      <w:r>
        <w:t xml:space="preserve"> </w:t>
      </w:r>
      <w:bookmarkEnd w:id="36"/>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7" w:name="_Toc138247907"/>
      <w:r>
        <w:t>2.13</w:t>
      </w:r>
      <w:r w:rsidR="00AA54BB">
        <w:t>.1  Mean Square Error</w:t>
      </w:r>
      <w:bookmarkEnd w:id="37"/>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AE120F">
        <w:rPr>
          <w:rFonts w:ascii="Cambria Math" w:eastAsia="Cambria Math" w:hAnsi="Cambria Math" w:cs="Cambria Math"/>
        </w:rPr>
        <w:t xml:space="preserve">                     (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8" w:name="_2.11.2__Root"/>
      <w:bookmarkStart w:id="39" w:name="_Toc138247908"/>
      <w:bookmarkEnd w:id="38"/>
      <w:r>
        <w:t>2.13</w:t>
      </w:r>
      <w:r w:rsidR="00AA54BB">
        <w:t>.2  Root Mean Square Error</w:t>
      </w:r>
      <w:bookmarkEnd w:id="39"/>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2.13</w:t>
      </w:r>
      <w:r>
        <w:rPr>
          <w:rFonts w:ascii="Cambria Math" w:eastAsia="Cambria Math" w:hAnsi="Cambria Math" w:cs="Cambria Math"/>
        </w:rPr>
        <w:t>.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lastRenderedPageBreak/>
        <w:t>kebenaran dasar.</w:t>
      </w:r>
    </w:p>
    <w:p w:rsidR="00A91A32" w:rsidRDefault="00A91A32" w:rsidP="00AE120F">
      <w:pPr>
        <w:pStyle w:val="Heading2"/>
        <w:numPr>
          <w:ilvl w:val="0"/>
          <w:numId w:val="0"/>
        </w:numPr>
        <w:spacing w:before="240" w:after="0"/>
      </w:pPr>
      <w:bookmarkStart w:id="40" w:name="_Toc138247909"/>
      <w:r>
        <w:t>2.1</w:t>
      </w:r>
      <w:r w:rsidR="00D657D1">
        <w:t>4</w:t>
      </w:r>
      <w:r>
        <w:t xml:space="preserve"> Flask</w:t>
      </w:r>
      <w:bookmarkEnd w:id="40"/>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41" w:name="_heading=h.r474iyilqyby" w:colFirst="0" w:colLast="0"/>
      <w:bookmarkEnd w:id="41"/>
      <w:r>
        <w:t xml:space="preserve">Membuka URL hasil </w:t>
      </w:r>
      <w:r>
        <w:rPr>
          <w:i/>
        </w:rPr>
        <w:t>coding.</w:t>
      </w:r>
    </w:p>
    <w:p w:rsidR="00E2718F" w:rsidRDefault="00C14F11" w:rsidP="00601E5D">
      <w:pPr>
        <w:pStyle w:val="Heading1"/>
        <w:numPr>
          <w:ilvl w:val="0"/>
          <w:numId w:val="0"/>
        </w:numPr>
      </w:pPr>
      <w:bookmarkStart w:id="42" w:name="_Toc138247910"/>
      <w:r>
        <w:lastRenderedPageBreak/>
        <w:t>BAB 3</w:t>
      </w:r>
      <w:r>
        <w:br/>
        <w:t>ANALISIS</w:t>
      </w:r>
      <w:bookmarkEnd w:id="42"/>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3" w:name="_Toc138247911"/>
      <w:r>
        <w:t>3.1   Analisis Domain</w:t>
      </w:r>
      <w:bookmarkEnd w:id="43"/>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4" w:name="_Toc138247912"/>
      <w:r>
        <w:t>3.2</w:t>
      </w:r>
      <w:r w:rsidR="00C14F11">
        <w:t xml:space="preserve">   Analisis Data</w:t>
      </w:r>
      <w:bookmarkEnd w:id="44"/>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5" w:name="_3.1.1__Sumber"/>
      <w:bookmarkStart w:id="46" w:name="_Toc138247913"/>
      <w:bookmarkEnd w:id="45"/>
      <w:r>
        <w:t>3.2</w:t>
      </w:r>
      <w:r w:rsidR="00C14F11">
        <w:t>.1  Sumber Data</w:t>
      </w:r>
      <w:bookmarkEnd w:id="46"/>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7"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7"/>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8" w:name="_Toc138247914"/>
      <w:r>
        <w:t>3.2</w:t>
      </w:r>
      <w:r w:rsidR="00C14F11">
        <w:t>.2  Seleksi Data</w:t>
      </w:r>
      <w:bookmarkEnd w:id="48"/>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9" w:name="_3.2__Preprocessing"/>
      <w:bookmarkStart w:id="50" w:name="_Toc138247915"/>
      <w:bookmarkEnd w:id="49"/>
      <w:r>
        <w:lastRenderedPageBreak/>
        <w:t>3.3</w:t>
      </w:r>
      <w:r w:rsidR="00C14F11">
        <w:t xml:space="preserve">  Preprocessing Data</w:t>
      </w:r>
      <w:bookmarkEnd w:id="50"/>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1" w:name="_heading=h.gok4wwo1wl07" w:colFirst="0" w:colLast="0"/>
      <w:bookmarkStart w:id="52" w:name="_3.3.1_Data_Integration"/>
      <w:bookmarkStart w:id="53" w:name="_Toc138247916"/>
      <w:bookmarkEnd w:id="51"/>
      <w:bookmarkEnd w:id="52"/>
      <w:r>
        <w:t>3.3</w:t>
      </w:r>
      <w:r w:rsidR="005D46F7">
        <w:t xml:space="preserve">.1 </w:t>
      </w:r>
      <w:r w:rsidR="00C14F11">
        <w:t>Data Integration</w:t>
      </w:r>
      <w:bookmarkEnd w:id="53"/>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4"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4"/>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5" w:name="_heading=h.tyjcwt" w:colFirst="0" w:colLast="0"/>
            <w:bookmarkEnd w:id="55"/>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6"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6"/>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AE120F">
      <w:bookmarkStart w:id="57" w:name="_heading=h.v9crgz9kwldr" w:colFirst="0" w:colLast="0"/>
      <w:bookmarkStart w:id="58" w:name="_3.2.2__Data"/>
      <w:bookmarkStart w:id="59" w:name="_3.3.2_Data_Cleaning"/>
      <w:bookmarkStart w:id="60" w:name="_Toc138247917"/>
      <w:bookmarkEnd w:id="57"/>
      <w:bookmarkEnd w:id="58"/>
      <w:bookmarkEnd w:id="59"/>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0"/>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pPr>
        <w:sectPr w:rsidR="00E2718F">
          <w:pgSz w:w="11909" w:h="16834"/>
          <w:pgMar w:top="1701" w:right="1701" w:bottom="2268" w:left="1701" w:header="851" w:footer="1418" w:gutter="0"/>
          <w:cols w:space="720"/>
        </w:sectPr>
      </w:pPr>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p>
    <w:p w:rsidR="00601E5D" w:rsidRPr="00601E5D" w:rsidRDefault="00601E5D" w:rsidP="00601E5D">
      <w:pPr>
        <w:pStyle w:val="Caption"/>
        <w:keepNext/>
        <w:spacing w:before="0"/>
        <w:rPr>
          <w:sz w:val="20"/>
          <w:szCs w:val="20"/>
        </w:rPr>
      </w:pPr>
      <w:bookmarkStart w:id="61"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1"/>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2" w:name="_heading=h.oxo9vv7yre02" w:colFirst="0" w:colLast="0"/>
      <w:bookmarkEnd w:id="62"/>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3"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3"/>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4" w:name="_heading=h.66c4l5qo385z" w:colFirst="0" w:colLast="0"/>
      <w:bookmarkStart w:id="65" w:name="_Toc138247918"/>
      <w:bookmarkEnd w:id="64"/>
      <w:r>
        <w:lastRenderedPageBreak/>
        <w:t>3.3</w:t>
      </w:r>
      <w:r w:rsidR="00C14F11">
        <w:t xml:space="preserve">.3 </w:t>
      </w:r>
      <w:r w:rsidR="005D46F7">
        <w:t>Data Encoding</w:t>
      </w:r>
      <w:bookmarkEnd w:id="65"/>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6" w:name="_heading=h.1eis9aeiskof" w:colFirst="0" w:colLast="0"/>
      <w:bookmarkStart w:id="67" w:name="_3.3.4_Normalisasi_Dataset"/>
      <w:bookmarkStart w:id="68" w:name="_Toc138247919"/>
      <w:bookmarkEnd w:id="66"/>
      <w:bookmarkEnd w:id="67"/>
      <w:r>
        <w:t>3.3</w:t>
      </w:r>
      <w:r w:rsidR="00C14F11">
        <w:t>.4 Normalisasi Dataset</w:t>
      </w:r>
      <w:bookmarkEnd w:id="68"/>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9"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9"/>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0" w:name="_heading=h.omoi7qa5klzz" w:colFirst="0" w:colLast="0"/>
      <w:bookmarkEnd w:id="70"/>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7E777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7E777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7E777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7E777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1"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1"/>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2" w:name="_Toc138247920"/>
      <w:r>
        <w:t>3.</w:t>
      </w:r>
      <w:r w:rsidR="007A4D8E">
        <w:t>4</w:t>
      </w:r>
      <w:r w:rsidR="00C14F11">
        <w:t xml:space="preserve"> Analisis Algoritma SVR</w:t>
      </w:r>
      <w:bookmarkEnd w:id="72"/>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7A4D8E" w:rsidP="00F40827">
      <w:pPr>
        <w:pStyle w:val="Heading3"/>
        <w:numPr>
          <w:ilvl w:val="0"/>
          <w:numId w:val="0"/>
        </w:numPr>
        <w:spacing w:after="0"/>
        <w:ind w:left="-11"/>
      </w:pPr>
      <w:bookmarkStart w:id="73" w:name="_Toc138247921"/>
      <w:r>
        <w:t>3.4</w:t>
      </w:r>
      <w:r w:rsidR="00F40827">
        <w:t xml:space="preserve">.1 </w:t>
      </w:r>
      <w:r w:rsidR="00C14F11">
        <w:t>Perhitungan SVR</w:t>
      </w:r>
      <w:bookmarkEnd w:id="73"/>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4"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lastRenderedPageBreak/>
        <w:t>Data yang telah dilakukan normalisasi dapat dilihat pada tabel berikut:</w:t>
      </w:r>
    </w:p>
    <w:p w:rsidR="00F40827" w:rsidRPr="00F40827" w:rsidRDefault="00F40827" w:rsidP="00F40827">
      <w:pPr>
        <w:pStyle w:val="Caption"/>
        <w:keepNext/>
        <w:spacing w:before="0"/>
        <w:rPr>
          <w:sz w:val="20"/>
          <w:szCs w:val="20"/>
        </w:rPr>
      </w:pPr>
      <w:bookmarkStart w:id="75"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5"/>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6"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6"/>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77" w:name="_heading=h.wmdbfqwmpy1e" w:colFirst="0" w:colLast="0"/>
      <w:bookmarkEnd w:id="77"/>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8"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8"/>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lastRenderedPageBreak/>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sidRPr="00AE120F">
        <w:rPr>
          <w:sz w:val="22"/>
          <w:highlight w:val="yellow"/>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9"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9"/>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7E7777"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lastRenderedPageBreak/>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0"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0"/>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1"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2"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2"/>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7E7777"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7E7777"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7E7777"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3"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3"/>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lastRenderedPageBreak/>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4"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4"/>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5"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5"/>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6" w:name="_heading=h.sldjmjwjy2gu" w:colFirst="0" w:colLast="0"/>
      <w:bookmarkEnd w:id="86"/>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87"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7"/>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7E777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8" w:name="_Toc138247922"/>
      <w:r>
        <w:t>3.5</w:t>
      </w:r>
      <w:r w:rsidR="00C14F11">
        <w:t xml:space="preserve">  Analisis Algoritma ANN Backpropagation</w:t>
      </w:r>
      <w:bookmarkEnd w:id="88"/>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89" w:name="_heading=h.b4yzupfmj2k4" w:colFirst="0" w:colLast="0"/>
      <w:bookmarkStart w:id="90" w:name="_Toc138247923"/>
      <w:bookmarkEnd w:id="89"/>
      <w:r w:rsidRPr="000A3DF0">
        <w:rPr>
          <w:b/>
        </w:rPr>
        <w:t>Inisialisasi Bias dan Bobot</w:t>
      </w:r>
      <w:bookmarkEnd w:id="90"/>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1"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1"/>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2"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2"/>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3" w:name="_heading=h.cmpeqfo6k16y" w:colFirst="0" w:colLast="0"/>
      <w:bookmarkEnd w:id="93"/>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4"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4"/>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5"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5"/>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6" w:name="_heading=h.79tup0tn1vw2" w:colFirst="0" w:colLast="0"/>
      <w:bookmarkStart w:id="97" w:name="_Toc138247924"/>
      <w:bookmarkEnd w:id="96"/>
      <w:r w:rsidRPr="000A3DF0">
        <w:rPr>
          <w:b/>
        </w:rPr>
        <w:t xml:space="preserve">Inisialisasi </w:t>
      </w:r>
      <w:r w:rsidR="0088760C" w:rsidRPr="0088760C">
        <w:rPr>
          <w:b/>
          <w:i/>
        </w:rPr>
        <w:t>Hyperparameter</w:t>
      </w:r>
      <w:bookmarkEnd w:id="97"/>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98" w:name="_Toc138247925"/>
      <w:r w:rsidRPr="000A3DF0">
        <w:rPr>
          <w:b/>
        </w:rPr>
        <w:lastRenderedPageBreak/>
        <w:t>Feedforward Propagation</w:t>
      </w:r>
      <w:bookmarkEnd w:id="98"/>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D7823B8" wp14:editId="24FF1D17">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7E777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6A0BCDA0" wp14:editId="61DC5DE5">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7E777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7E777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7E777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7E7777"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5E0B142C" wp14:editId="6A11D118">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7E7777"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488F8240" wp14:editId="4484A6BE">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7E7777"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7E7777"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7E7777"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0A3DF0">
        <w:tab/>
        <w:t xml:space="preserve">= </w:t>
      </w:r>
      <m:oMath>
        <m:r>
          <w:rPr>
            <w:rFonts w:ascii="Cambria Math" w:eastAsia="Cambria Math" w:hAnsi="Cambria Math" w:cs="Cambria Math"/>
            <w:sz w:val="22"/>
          </w:rPr>
          <m:t xml:space="preserve"> 0.838</m:t>
        </m:r>
      </m:oMath>
      <w:bookmarkStart w:id="99" w:name="_heading=h.et7m9jwgagxt" w:colFirst="0" w:colLast="0"/>
      <w:bookmarkEnd w:id="99"/>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0" w:name="_Toc138247927"/>
      <w:r>
        <w:t>3.6</w:t>
      </w:r>
      <w:r w:rsidR="00C14F11">
        <w:t xml:space="preserve"> Analisis Evaluasi Model</w:t>
      </w:r>
      <w:bookmarkEnd w:id="100"/>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1" w:name="_3.7_Hipotesis_Penelitian"/>
      <w:bookmarkStart w:id="102" w:name="_Toc138247928"/>
      <w:bookmarkEnd w:id="101"/>
      <w:r>
        <w:lastRenderedPageBreak/>
        <w:t xml:space="preserve">3.7 </w:t>
      </w:r>
      <w:r w:rsidR="008A75F2">
        <w:t>Hipotesis Penelitian</w:t>
      </w:r>
      <w:bookmarkEnd w:id="102"/>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3" w:name="_Toc138247929"/>
      <w:r>
        <w:t>3.7.1 Perumusan H0 dan H1</w:t>
      </w:r>
      <w:bookmarkEnd w:id="103"/>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4" w:name="_heading=h.v2gg74jr2gy2" w:colFirst="0" w:colLast="0"/>
      <w:bookmarkStart w:id="105" w:name="_Toc138247930"/>
      <w:bookmarkEnd w:id="104"/>
      <w:r>
        <w:lastRenderedPageBreak/>
        <w:t>BAB 4</w:t>
      </w:r>
      <w:r>
        <w:br/>
        <w:t>PERANCANGAN</w:t>
      </w:r>
      <w:bookmarkEnd w:id="105"/>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6" w:name="_Toc138247931"/>
      <w:r>
        <w:t>4.1  Rancangan Desain Penelitian</w:t>
      </w:r>
      <w:bookmarkEnd w:id="106"/>
    </w:p>
    <w:p w:rsidR="00F2242E" w:rsidRDefault="00D00293" w:rsidP="00F2242E">
      <w:pPr>
        <w:keepNext/>
        <w:spacing w:before="0"/>
        <w:ind w:left="141"/>
        <w:jc w:val="center"/>
      </w:pPr>
      <w:r w:rsidRPr="00D00293">
        <w:rPr>
          <w:noProof/>
          <w:lang w:val="en-US"/>
        </w:rPr>
        <w:drawing>
          <wp:inline distT="0" distB="0" distL="0" distR="0" wp14:anchorId="2FFDAA88" wp14:editId="3183DF46">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07" w:name="_heading=h.3hv69ve" w:colFirst="0" w:colLast="0"/>
      <w:bookmarkEnd w:id="107"/>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8" w:name="_Toc138247932"/>
      <w:r>
        <w:t>4.2  Rancangan Pre-Processing Data</w:t>
      </w:r>
      <w:bookmarkEnd w:id="108"/>
    </w:p>
    <w:p w:rsidR="00F2242E" w:rsidRDefault="00F94469" w:rsidP="00F2242E">
      <w:pPr>
        <w:keepNext/>
        <w:jc w:val="center"/>
      </w:pPr>
      <w:r w:rsidRPr="00F94469">
        <w:rPr>
          <w:noProof/>
          <w:lang w:val="en-US"/>
        </w:rPr>
        <w:drawing>
          <wp:inline distT="0" distB="0" distL="0" distR="0" wp14:anchorId="2B195F4A" wp14:editId="07697214">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09" w:name="_heading=h.4h042r0" w:colFirst="0" w:colLast="0"/>
      <w:bookmarkEnd w:id="109"/>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760001" w:rsidRPr="00760001">
          <w:rPr>
            <w:rStyle w:val="Hyperlink"/>
            <w:b/>
            <w:color w:val="auto"/>
            <w:u w:val="none"/>
          </w:rPr>
          <w:t>Subbab 5.4.3.</w:t>
        </w:r>
      </w:hyperlink>
      <w:r w:rsidR="00E519A1">
        <w:t xml:space="preserve"> dan hasil akan dijelaskan pada</w:t>
      </w:r>
      <w:r w:rsidR="00760001">
        <w:t xml:space="preserve"> </w:t>
      </w:r>
      <w:hyperlink w:anchor="_6.1.__Hasil" w:history="1">
        <w:r w:rsidR="00760001" w:rsidRPr="00760001">
          <w:rPr>
            <w:rStyle w:val="Hyperlink"/>
            <w:b/>
            <w:color w:val="auto"/>
            <w:u w:val="none"/>
          </w:rPr>
          <w:t xml:space="preserve">Subbab </w:t>
        </w:r>
        <w:r w:rsidR="00760001" w:rsidRPr="00760001">
          <w:rPr>
            <w:rStyle w:val="Hyperlink"/>
            <w:b/>
            <w:color w:val="auto"/>
            <w:u w:val="none"/>
          </w:rPr>
          <w:lastRenderedPageBreak/>
          <w:t>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0" w:name="_Toc138247933"/>
      <w:r>
        <w:t>Rancangan Normalisasi</w:t>
      </w:r>
      <w:bookmarkEnd w:id="110"/>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760001">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1" w:name="_Toc138247934"/>
      <w:r>
        <w:t>4.4</w:t>
      </w:r>
      <w:r w:rsidR="00C14F11">
        <w:t xml:space="preserve">  Rancangan Implementasi Algoritma</w:t>
      </w:r>
      <w:bookmarkEnd w:id="111"/>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2" w:name="_Toc138247935"/>
      <w:r>
        <w:t>4.4</w:t>
      </w:r>
      <w:r w:rsidR="00C14F11">
        <w:t xml:space="preserve">.1 </w:t>
      </w:r>
      <w:r w:rsidR="000D13D0">
        <w:t xml:space="preserve">Rancangan </w:t>
      </w:r>
      <w:r w:rsidR="00C14F11">
        <w:t>Implementasi Algoritma SVR</w:t>
      </w:r>
      <w:bookmarkEnd w:id="112"/>
    </w:p>
    <w:p w:rsidR="00E2718F" w:rsidRPr="00F2242E" w:rsidRDefault="007E7777"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3" w:name="_heading=h.3vac5uf" w:colFirst="0" w:colLast="0"/>
      <w:bookmarkEnd w:id="113"/>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4" w:name="_4.4.2_Rancangan_Implementasi"/>
      <w:bookmarkStart w:id="115" w:name="_Toc138247936"/>
      <w:bookmarkEnd w:id="114"/>
      <w:r>
        <w:lastRenderedPageBreak/>
        <w:t>4.4</w:t>
      </w:r>
      <w:r w:rsidR="00C14F11">
        <w:t xml:space="preserve">.2 </w:t>
      </w:r>
      <w:r w:rsidR="000D13D0">
        <w:t xml:space="preserve">Rancangan </w:t>
      </w:r>
      <w:r w:rsidR="00C14F11">
        <w:t>Implementasi Algoritma ANN Backpropagation</w:t>
      </w:r>
      <w:bookmarkEnd w:id="115"/>
    </w:p>
    <w:p w:rsidR="001F0CCC" w:rsidRDefault="002731D2" w:rsidP="001F0CCC">
      <w:pPr>
        <w:keepNext/>
        <w:jc w:val="center"/>
      </w:pPr>
      <w:r w:rsidRPr="002731D2">
        <w:rPr>
          <w:noProof/>
          <w:lang w:val="en-US"/>
        </w:rPr>
        <w:drawing>
          <wp:inline distT="0" distB="0" distL="0" distR="0" wp14:anchorId="04F9A859" wp14:editId="78BC05F7">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16" w:name="_heading=h.pkwqa1" w:colFirst="0" w:colLast="0"/>
      <w:bookmarkEnd w:id="116"/>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17" w:name="_Toc138247937"/>
      <w:r>
        <w:t>4.5</w:t>
      </w:r>
      <w:r w:rsidR="00C14F11">
        <w:t xml:space="preserve"> </w:t>
      </w:r>
      <w:r w:rsidR="007F14B7">
        <w:t xml:space="preserve">Rancangan </w:t>
      </w:r>
      <w:r>
        <w:t>Aplikasi Del Predict</w:t>
      </w:r>
      <w:bookmarkEnd w:id="117"/>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18" w:name="_Toc138247938"/>
      <w:r>
        <w:t>4.5.1 Use Case</w:t>
      </w:r>
      <w:r w:rsidR="00A85F7A">
        <w:t xml:space="preserve"> Diagram</w:t>
      </w:r>
      <w:bookmarkEnd w:id="118"/>
    </w:p>
    <w:p w:rsidR="001F0CCC" w:rsidRDefault="00F3764F" w:rsidP="001F0CCC">
      <w:pPr>
        <w:keepNext/>
        <w:spacing w:before="0"/>
        <w:jc w:val="center"/>
      </w:pPr>
      <w:r w:rsidRPr="00F3764F">
        <w:rPr>
          <w:noProof/>
          <w:lang w:val="en-US"/>
        </w:rPr>
        <w:drawing>
          <wp:inline distT="0" distB="0" distL="0" distR="0" wp14:anchorId="603DD84E" wp14:editId="3FA000AD">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19" w:name="_Toc138247939"/>
      <w:r>
        <w:t>4.5.2 Use Case Scenario</w:t>
      </w:r>
      <w:bookmarkEnd w:id="119"/>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0" w:name="_Toc138247940"/>
      <w:r>
        <w:t>4.5.3 Design Aplikasi</w:t>
      </w:r>
      <w:bookmarkEnd w:id="120"/>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7846CC9A" wp14:editId="4F243564">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r w:rsidR="00B26B09">
        <w:rPr>
          <w:sz w:val="20"/>
        </w:rPr>
        <w:t>Halaman Home</w:t>
      </w:r>
      <w:bookmarkStart w:id="121" w:name="_heading=h.2nusc19" w:colFirst="0" w:colLast="0"/>
      <w:bookmarkEnd w:id="121"/>
    </w:p>
    <w:p w:rsidR="001F0CCC" w:rsidRDefault="00B26B09" w:rsidP="001F0CCC">
      <w:pPr>
        <w:keepNext/>
        <w:jc w:val="center"/>
      </w:pPr>
      <w:r w:rsidRPr="00B26B09">
        <w:rPr>
          <w:noProof/>
          <w:lang w:val="en-US"/>
        </w:rPr>
        <w:lastRenderedPageBreak/>
        <w:drawing>
          <wp:inline distT="0" distB="0" distL="0" distR="0" wp14:anchorId="3B212A80" wp14:editId="02683CEE">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3F6346C" wp14:editId="47461BC2">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22" w:name="_heading=h.1302m92" w:colFirst="0" w:colLast="0"/>
      <w:bookmarkEnd w:id="122"/>
    </w:p>
    <w:p w:rsidR="00CD02F7" w:rsidRDefault="00CD02F7" w:rsidP="00CD02F7">
      <w:pPr>
        <w:keepNext/>
        <w:jc w:val="center"/>
      </w:pPr>
      <w:r w:rsidRPr="00CD02F7">
        <w:rPr>
          <w:noProof/>
          <w:lang w:val="en-US"/>
        </w:rPr>
        <w:lastRenderedPageBreak/>
        <w:drawing>
          <wp:inline distT="0" distB="0" distL="0" distR="0" wp14:anchorId="67A3AA14" wp14:editId="0CC0C1D9">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3" w:name="_Toc138247941"/>
      <w:r>
        <w:t>BAB 5</w:t>
      </w:r>
      <w:r>
        <w:br/>
      </w:r>
      <w:r w:rsidR="00C14F11">
        <w:t>IMPLEMENTASI</w:t>
      </w:r>
      <w:bookmarkEnd w:id="123"/>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4" w:name="_Toc138247942"/>
      <w:r>
        <w:t>5.1  Lingkungan Implementasi</w:t>
      </w:r>
      <w:bookmarkEnd w:id="124"/>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lastRenderedPageBreak/>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5" w:name="_Toc138247943"/>
      <w:r>
        <w:t>5.2  Batasan Implementasi</w:t>
      </w:r>
      <w:bookmarkEnd w:id="125"/>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xml:space="preserve">. Dari </w:t>
      </w:r>
      <w:r>
        <w:lastRenderedPageBreak/>
        <w:t>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6" w:name="_Toc138247944"/>
      <w:r>
        <w:t xml:space="preserve">5.3  </w:t>
      </w:r>
      <w:r w:rsidR="00AB29A7">
        <w:t>Implementasi Preprocessing</w:t>
      </w:r>
      <w:bookmarkEnd w:id="126"/>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7" w:name="_heading=h.mcvg6hih3f7j" w:colFirst="0" w:colLast="0"/>
      <w:bookmarkStart w:id="128" w:name="_heading=h.5rp56eh0vc2v" w:colFirst="0" w:colLast="0"/>
      <w:bookmarkStart w:id="129" w:name="_5.4.3.__Encoding"/>
      <w:bookmarkStart w:id="130" w:name="_Toc138247945"/>
      <w:bookmarkEnd w:id="127"/>
      <w:bookmarkEnd w:id="128"/>
      <w:bookmarkEnd w:id="129"/>
      <w:r>
        <w:t>5.3</w:t>
      </w:r>
      <w:r w:rsidR="00A576F5">
        <w:t>.1</w:t>
      </w:r>
      <w:r w:rsidR="00C14F11">
        <w:t>.  Encoding</w:t>
      </w:r>
      <w:bookmarkEnd w:id="130"/>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1" w:name="_heading=h.i7d1r1rqlqcx" w:colFirst="0" w:colLast="0"/>
      <w:bookmarkStart w:id="132" w:name="_Toc138247946"/>
      <w:bookmarkEnd w:id="131"/>
      <w:r>
        <w:t>5.3</w:t>
      </w:r>
      <w:r w:rsidR="00C14F11">
        <w:t>.2.  Normalisasi</w:t>
      </w:r>
      <w:bookmarkEnd w:id="132"/>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3" w:name="_heading=h.rkujkxka1mck" w:colFirst="0" w:colLast="0"/>
      <w:bookmarkStart w:id="134" w:name="_5.4__Implementasi"/>
      <w:bookmarkStart w:id="135" w:name="_Toc138247947"/>
      <w:bookmarkEnd w:id="133"/>
      <w:bookmarkEnd w:id="134"/>
      <w:r>
        <w:t>5.4</w:t>
      </w:r>
      <w:r w:rsidR="00C14F11">
        <w:t xml:space="preserve">  Implementasi Algoritma</w:t>
      </w:r>
      <w:r w:rsidR="006D1F77">
        <w:t xml:space="preserve"> Support Vector Regression</w:t>
      </w:r>
      <w:bookmarkEnd w:id="135"/>
    </w:p>
    <w:p w:rsidR="00C56375" w:rsidRDefault="00C14F11" w:rsidP="00441A88">
      <w:pPr>
        <w:spacing w:before="0"/>
      </w:pPr>
      <w:bookmarkStart w:id="136" w:name="_heading=h.iq2zn4sf50ba" w:colFirst="0" w:colLast="0"/>
      <w:bookmarkEnd w:id="136"/>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w:t>
      </w:r>
      <w:r>
        <w:lastRenderedPageBreak/>
        <w:t xml:space="preserve">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lastRenderedPageBreak/>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 xml:space="preserve">ran dataset tadi, dilakukan </w:t>
      </w:r>
      <w:r w:rsidR="005726E4">
        <w:lastRenderedPageBreak/>
        <w:t>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7" w:name="_heading=h.oosjs5ntz07m" w:colFirst="0" w:colLast="0"/>
      <w:bookmarkStart w:id="138" w:name="_5.5__Implementasi"/>
      <w:bookmarkStart w:id="139" w:name="_Toc138247948"/>
      <w:bookmarkEnd w:id="137"/>
      <w:bookmarkEnd w:id="138"/>
      <w:r>
        <w:t>5.5  Implementasi Algoritma Artificial Neural Network</w:t>
      </w:r>
      <w:bookmarkEnd w:id="139"/>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w:t>
            </w:r>
            <w:r>
              <w:lastRenderedPageBreak/>
              <w:t xml:space="preserve">nilai </w:t>
            </w:r>
            <w:r w:rsidRPr="0082339C">
              <w:rPr>
                <w:i/>
              </w:rPr>
              <w:t>loss</w:t>
            </w:r>
            <w:r>
              <w:t xml:space="preserve"> 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w:t>
      </w:r>
      <w:r w:rsidR="00552591">
        <w:lastRenderedPageBreak/>
        <w:t xml:space="preserve">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0" w:name="_5.5.1_Percobaan_Early"/>
      <w:bookmarkStart w:id="141" w:name="_Toc138247949"/>
      <w:bookmarkEnd w:id="140"/>
      <w:r>
        <w:t xml:space="preserve">5.5.1 Percobaan </w:t>
      </w:r>
      <w:r w:rsidR="00A70995">
        <w:t>Early Stopping</w:t>
      </w:r>
      <w:bookmarkEnd w:id="141"/>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bookmarkStart w:id="142" w:name="_Toc138247950"/>
      <w:r>
        <w:t xml:space="preserve">5.5.2 Percobaan Variasi Nilai </w:t>
      </w:r>
      <w:r w:rsidR="004C3575">
        <w:t>Epoch</w:t>
      </w:r>
      <w:bookmarkEnd w:id="142"/>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0C3B6F" w:rsidRDefault="000C3B6F" w:rsidP="00552591"/>
    <w:p w:rsidR="000C3B6F" w:rsidRDefault="000C3B6F" w:rsidP="00552591"/>
    <w:p w:rsidR="000C3B6F" w:rsidRDefault="000C3B6F" w:rsidP="00552591"/>
    <w:p w:rsidR="000C3B6F" w:rsidRDefault="000C3B6F" w:rsidP="00552591"/>
    <w:p w:rsidR="00E2718F" w:rsidRDefault="00552591" w:rsidP="00F91CCF">
      <w:pPr>
        <w:pStyle w:val="Heading1"/>
        <w:numPr>
          <w:ilvl w:val="0"/>
          <w:numId w:val="0"/>
        </w:numPr>
      </w:pPr>
      <w:bookmarkStart w:id="143" w:name="_Toc138247951"/>
      <w:r>
        <w:lastRenderedPageBreak/>
        <w:t>BAB 6</w:t>
      </w:r>
      <w:r>
        <w:br/>
      </w:r>
      <w:r w:rsidR="00C14F11">
        <w:t>HASIL DAN PEMBAHASAN</w:t>
      </w:r>
      <w:bookmarkEnd w:id="143"/>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44" w:name="_heading=h.ainxm3pd2ntm" w:colFirst="0" w:colLast="0"/>
      <w:bookmarkStart w:id="145" w:name="_6.1.__Hasil"/>
      <w:bookmarkStart w:id="146" w:name="_Toc138247952"/>
      <w:bookmarkEnd w:id="144"/>
      <w:bookmarkEnd w:id="145"/>
      <w:r w:rsidRPr="002C77B9">
        <w:rPr>
          <w:highlight w:val="yellow"/>
        </w:rPr>
        <w:t xml:space="preserve">6.1.  </w:t>
      </w:r>
      <w:r w:rsidR="00E24E72" w:rsidRPr="002C77B9">
        <w:rPr>
          <w:highlight w:val="yellow"/>
        </w:rPr>
        <w:t xml:space="preserve">Hasil dan </w:t>
      </w:r>
      <w:r w:rsidRPr="002C77B9">
        <w:rPr>
          <w:highlight w:val="yellow"/>
        </w:rPr>
        <w:t>Pembahasan Preprocessing Data</w:t>
      </w:r>
      <w:r w:rsidR="00E24E72" w:rsidRPr="002C77B9">
        <w:rPr>
          <w:highlight w:val="yellow"/>
        </w:rPr>
        <w:t>set</w:t>
      </w:r>
      <w:bookmarkEnd w:id="146"/>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0C3B6F" w:rsidP="00F91CCF">
      <w:pPr>
        <w:keepNext/>
        <w:jc w:val="center"/>
        <w:rPr>
          <w:highlight w:val="yellow"/>
        </w:rPr>
      </w:pPr>
      <w:bookmarkStart w:id="147" w:name="_heading=h.ikegfknyhv8s" w:colFirst="0" w:colLast="0"/>
      <w:bookmarkEnd w:id="147"/>
      <w:r w:rsidRPr="000C3B6F">
        <w:rPr>
          <w:noProof/>
          <w:lang w:val="en-US"/>
        </w:rPr>
        <w:drawing>
          <wp:inline distT="0" distB="0" distL="0" distR="0">
            <wp:extent cx="5043170" cy="2102065"/>
            <wp:effectExtent l="0" t="0" r="5080" b="0"/>
            <wp:docPr id="7" name="Picture 7" descr="C:\Users\USER\Downloads\sekol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ekolah.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3170" cy="2102065"/>
                    </a:xfrm>
                    <a:prstGeom prst="rect">
                      <a:avLst/>
                    </a:prstGeom>
                    <a:noFill/>
                    <a:ln>
                      <a:noFill/>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Pr>
          <w:highlight w:val="yellow"/>
        </w:rPr>
        <w:t>abel Encoder yang mana didapatk</w:t>
      </w:r>
      <w:r w:rsidRPr="002C77B9">
        <w:rPr>
          <w:highlight w:val="yellow"/>
        </w:rPr>
        <w:t>a</w:t>
      </w:r>
      <w:r w:rsidR="00256769">
        <w:rPr>
          <w:highlight w:val="yellow"/>
        </w:rPr>
        <w:t>n</w:t>
      </w:r>
      <w:r w:rsidRPr="002C77B9">
        <w:rPr>
          <w:highlight w:val="yellow"/>
        </w:rPr>
        <w:t xml:space="preserve"> kolom atau variabel baru dengan nama ”nama_sekolah_encoded”.</w:t>
      </w:r>
      <w:bookmarkStart w:id="148" w:name="_heading=h.wfwchc9z84vi" w:colFirst="0" w:colLast="0"/>
      <w:bookmarkEnd w:id="148"/>
      <w:r w:rsidR="00CC709C">
        <w:t xml:space="preserve"> </w:t>
      </w:r>
      <w:r w:rsidR="003066E1" w:rsidRPr="00055238">
        <w:rPr>
          <w:highlight w:val="yellow"/>
        </w:rPr>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49" w:name="_heading=h.e1wacr1sf8vy" w:colFirst="0" w:colLast="0"/>
      <w:bookmarkStart w:id="150" w:name="_Toc138247953"/>
      <w:bookmarkEnd w:id="149"/>
      <w:r>
        <w:lastRenderedPageBreak/>
        <w:t xml:space="preserve">6.2.  </w:t>
      </w:r>
      <w:r w:rsidR="00552591">
        <w:t xml:space="preserve">Hasil dan </w:t>
      </w:r>
      <w:r>
        <w:t>Pembahasan Algoritma</w:t>
      </w:r>
      <w:r w:rsidR="00552591">
        <w:t xml:space="preserve"> Support Vector Regression</w:t>
      </w:r>
      <w:bookmarkEnd w:id="150"/>
    </w:p>
    <w:p w:rsidR="00D8217A" w:rsidRDefault="00D8217A" w:rsidP="00D8217A">
      <w:pPr>
        <w:rPr>
          <w:highlight w:val="yellow"/>
        </w:rPr>
      </w:pPr>
      <w:bookmarkStart w:id="151" w:name="_heading=h.dj0owhn9o96f" w:colFirst="0" w:colLast="0"/>
      <w:bookmarkEnd w:id="151"/>
      <w:r>
        <w:rPr>
          <w:highlight w:val="yellow"/>
        </w:rPr>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D8217A" w:rsidRPr="00C81D01" w:rsidTr="00A77CF7">
        <w:tc>
          <w:tcPr>
            <w:tcW w:w="1081"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839</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61</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5</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07</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35</w:t>
            </w:r>
          </w:p>
        </w:tc>
      </w:tr>
      <w:tr w:rsidR="00D8217A" w:rsidTr="00A77CF7">
        <w:trPr>
          <w:trHeight w:val="470"/>
        </w:trPr>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78</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7</w:t>
            </w:r>
          </w:p>
        </w:tc>
      </w:tr>
    </w:tbl>
    <w:p w:rsidR="00D8217A" w:rsidRDefault="004D66C4" w:rsidP="00D8217A">
      <w:pPr>
        <w:rPr>
          <w:highlight w:val="yellow"/>
        </w:rPr>
      </w:pPr>
      <w:r>
        <w:rPr>
          <w:highlight w:val="yellow"/>
        </w:rPr>
        <w:t xml:space="preserve">Setelah proses pre-processing dataset dilakukan seperti pada gambar </w:t>
      </w:r>
      <w:r>
        <w:rPr>
          <w:b/>
          <w:highlight w:val="yellow"/>
        </w:rPr>
        <w:t>6.1</w:t>
      </w:r>
      <w:r w:rsidR="00D8217A">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00D8217A" w:rsidRPr="00796B6E">
        <w:rPr>
          <w:b/>
          <w:highlight w:val="yellow"/>
        </w:rPr>
        <w:t>4.4.1</w:t>
      </w:r>
      <w:r w:rsidR="00D8217A">
        <w:rPr>
          <w:highlight w:val="yellow"/>
        </w:rPr>
        <w:t>.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Pr>
          <w:highlight w:val="yellow"/>
        </w:rPr>
        <w:t>ter gamma menghasilkan nilai 0,</w:t>
      </w:r>
      <w:r w:rsidR="00D8217A">
        <w:rPr>
          <w:highlight w:val="yellow"/>
        </w:rPr>
        <w:t xml:space="preserve">1 </w:t>
      </w:r>
      <w:r>
        <w:rPr>
          <w:highlight w:val="yellow"/>
        </w:rPr>
        <w:t>menunjukkan</w:t>
      </w:r>
      <w:r w:rsidR="00D8217A">
        <w:rPr>
          <w:highlight w:val="yellow"/>
        </w:rPr>
        <w:t xml:space="preserve"> bahwa </w:t>
      </w:r>
      <w:r w:rsidR="002A0438">
        <w:rPr>
          <w:highlight w:val="yellow"/>
        </w:rPr>
        <w:t xml:space="preserve">radius kesamaan yang besar yang menghasilkan lebih </w:t>
      </w:r>
      <w:r w:rsidR="002A0438">
        <w:rPr>
          <w:highlight w:val="yellow"/>
        </w:rPr>
        <w:lastRenderedPageBreak/>
        <w:t>banyak titik yang dikelompokkan bersama, namun dikarenakan kernel terbaik yang didapatkan adalah kernel liner, maka untuk parameter gamma tidak terlalu berpengaruh terhadap nilai error dan juga hasil prediksi</w:t>
      </w:r>
      <w:r w:rsidR="00D8217A">
        <w:rPr>
          <w:highlight w:val="yellow"/>
        </w:rPr>
        <w:t xml:space="preserve">. Kemudian parameter cost sendiri menghasilkan nilai 100 </w:t>
      </w:r>
      <w:r>
        <w:rPr>
          <w:highlight w:val="yellow"/>
        </w:rPr>
        <w:t>menunjukkan</w:t>
      </w:r>
      <w:r w:rsidR="00D8217A">
        <w:rPr>
          <w:highlight w:val="yellow"/>
        </w:rPr>
        <w:t xml:space="preserve"> bahwa </w:t>
      </w:r>
      <w:r w:rsidR="002A0438">
        <w:rPr>
          <w:highlight w:val="yellow"/>
        </w:rPr>
        <w:t>model meminimalkan jumlah contoh dalam prediksi, karena penalti yang tinggi yang menghasilkan batas keputusan dengan margin yang lebih kecil</w:t>
      </w:r>
      <w:r w:rsidR="00D8217A">
        <w:rPr>
          <w:highlight w:val="yellow"/>
        </w:rPr>
        <w:t>. Dan untuk parameter epsilon menghasilkan nilai terbaik pada nilai 0,01 mengindikasikan bahwa toleransi kesalahan yang lebih rendah ataupun ketat memberikan hasil yang lebih baik dalam hal performa berdasarkan metrik evaluasi yang digunakan</w:t>
      </w:r>
      <w:r w:rsidR="006F5175">
        <w:rPr>
          <w:highlight w:val="yellow"/>
        </w:rPr>
        <w:t>.</w:t>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Pr>
          <w:highlight w:val="yellow"/>
        </w:rPr>
        <w:t xml:space="preserve"> setelah dilakukan analisis, didapatkan kesimpulan bahwa nilai k pada k-fold cross validation berpengaruh pada nilai error model, kemudian</w:t>
      </w:r>
      <w:r>
        <w:rPr>
          <w:highlight w:val="yellow"/>
        </w:rPr>
        <w:t xml:space="preserve">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52" w:name="_heading=h.bp8uqcp7aust" w:colFirst="0" w:colLast="0"/>
      <w:bookmarkStart w:id="153" w:name="_Toc138247954"/>
      <w:bookmarkEnd w:id="152"/>
      <w:r>
        <w:t>6.3.  Hasil dan Pembahasan Algoritma Artificial Neural Network</w:t>
      </w:r>
      <w:bookmarkEnd w:id="153"/>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4" w:name="_heading=h.okrz0p70tt2q" w:colFirst="0" w:colLast="0"/>
      <w:bookmarkStart w:id="155" w:name="_Toc138247955"/>
      <w:bookmarkEnd w:id="154"/>
      <w:r>
        <w:t>6.4</w:t>
      </w:r>
      <w:r w:rsidR="005D0647">
        <w:t xml:space="preserve">. </w:t>
      </w:r>
      <w:r w:rsidR="004851CE">
        <w:t xml:space="preserve"> </w:t>
      </w:r>
      <w:r w:rsidR="005D0647">
        <w:t xml:space="preserve">Pembahasan </w:t>
      </w:r>
      <w:r w:rsidR="00C14F11">
        <w:t>Evaluasi Model</w:t>
      </w:r>
      <w:bookmarkEnd w:id="155"/>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p>
    <w:p w:rsidR="005D0647" w:rsidRPr="005D0647" w:rsidRDefault="005D0647" w:rsidP="005D0647">
      <w:pPr>
        <w:pStyle w:val="Heading2"/>
        <w:numPr>
          <w:ilvl w:val="0"/>
          <w:numId w:val="0"/>
        </w:numPr>
        <w:spacing w:before="240"/>
      </w:pPr>
      <w:bookmarkStart w:id="156" w:name="_Toc138247956"/>
      <w:r>
        <w:t xml:space="preserve">6.5. </w:t>
      </w:r>
      <w:r w:rsidR="004851CE">
        <w:t>Hasil dan Pembahasan Prototype</w:t>
      </w:r>
      <w:bookmarkEnd w:id="156"/>
    </w:p>
    <w:p w:rsidR="00E2718F" w:rsidRDefault="00E2718F">
      <w:bookmarkStart w:id="157" w:name="_heading=h.s06fvowul9ps" w:colFirst="0" w:colLast="0"/>
      <w:bookmarkEnd w:id="157"/>
    </w:p>
    <w:p w:rsidR="00E2718F" w:rsidRDefault="005D0647" w:rsidP="0018725F">
      <w:pPr>
        <w:pStyle w:val="Heading1"/>
        <w:numPr>
          <w:ilvl w:val="0"/>
          <w:numId w:val="0"/>
        </w:numPr>
      </w:pPr>
      <w:bookmarkStart w:id="158" w:name="_heading=h.tji6etghjrk2" w:colFirst="0" w:colLast="0"/>
      <w:bookmarkStart w:id="159" w:name="_Toc138247957"/>
      <w:bookmarkEnd w:id="158"/>
      <w:r>
        <w:lastRenderedPageBreak/>
        <w:t>BAB 7</w:t>
      </w:r>
      <w:r>
        <w:br/>
      </w:r>
      <w:r w:rsidR="00C14F11">
        <w:t>KESIMPULAN DAN SARAN</w:t>
      </w:r>
      <w:bookmarkEnd w:id="159"/>
    </w:p>
    <w:p w:rsidR="00E2718F" w:rsidRDefault="00C14F11" w:rsidP="0018725F">
      <w:pPr>
        <w:pStyle w:val="Heading2"/>
        <w:numPr>
          <w:ilvl w:val="0"/>
          <w:numId w:val="0"/>
        </w:numPr>
      </w:pPr>
      <w:bookmarkStart w:id="160" w:name="_heading=h.rrn0y2cgl13c" w:colFirst="0" w:colLast="0"/>
      <w:bookmarkStart w:id="161" w:name="_7.1._Kesimpulan"/>
      <w:bookmarkStart w:id="162" w:name="_Toc138247958"/>
      <w:bookmarkEnd w:id="160"/>
      <w:bookmarkEnd w:id="161"/>
      <w:r>
        <w:t>7.1. Kesimpulan</w:t>
      </w:r>
      <w:bookmarkEnd w:id="162"/>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63" w:name="_heading=h.ki6mpcjisa66" w:colFirst="0" w:colLast="0"/>
      <w:bookmarkStart w:id="164" w:name="_Toc138247959"/>
      <w:bookmarkEnd w:id="163"/>
      <w:r>
        <w:t>7.2</w:t>
      </w:r>
      <w:r w:rsidR="00C14F11">
        <w:t>. Saran</w:t>
      </w:r>
      <w:bookmarkEnd w:id="164"/>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65" w:name="_heading=h.du6bkpjk0r31" w:colFirst="0" w:colLast="0"/>
      <w:bookmarkStart w:id="166" w:name="_Toc138247960"/>
      <w:bookmarkEnd w:id="165"/>
      <w:r>
        <w:t>LAMPIRAN</w:t>
      </w:r>
      <w:bookmarkEnd w:id="166"/>
    </w:p>
    <w:p w:rsidR="00E2718F" w:rsidRDefault="00C14F11" w:rsidP="0018725F">
      <w:pPr>
        <w:pStyle w:val="Heading2"/>
        <w:numPr>
          <w:ilvl w:val="0"/>
          <w:numId w:val="0"/>
        </w:numPr>
        <w:jc w:val="both"/>
      </w:pPr>
      <w:bookmarkStart w:id="167" w:name="_heading=h.ts73utqppk4e" w:colFirst="0" w:colLast="0"/>
      <w:bookmarkStart w:id="168" w:name="_Toc138247961"/>
      <w:bookmarkEnd w:id="167"/>
      <w:r>
        <w:t>Lampiran A Source Code</w:t>
      </w:r>
      <w:bookmarkEnd w:id="168"/>
    </w:p>
    <w:p w:rsidR="00E2718F" w:rsidRDefault="00C14F11" w:rsidP="0018725F">
      <w:pPr>
        <w:pStyle w:val="Heading3"/>
        <w:numPr>
          <w:ilvl w:val="0"/>
          <w:numId w:val="0"/>
        </w:numPr>
      </w:pPr>
      <w:bookmarkStart w:id="169" w:name="_heading=h.xstvw6h1o2g8" w:colFirst="0" w:colLast="0"/>
      <w:bookmarkStart w:id="170" w:name="_Toc138247962"/>
      <w:bookmarkEnd w:id="169"/>
      <w:r>
        <w:t>Source Code 1. Encoding Data</w:t>
      </w:r>
      <w:bookmarkEnd w:id="170"/>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1" w:name="_heading=h.oek0kubjdms8" w:colFirst="0" w:colLast="0"/>
      <w:bookmarkEnd w:id="171"/>
    </w:p>
    <w:p w:rsidR="00E2718F" w:rsidRDefault="00C14F11" w:rsidP="0018725F">
      <w:pPr>
        <w:pStyle w:val="Heading3"/>
        <w:numPr>
          <w:ilvl w:val="0"/>
          <w:numId w:val="0"/>
        </w:numPr>
      </w:pPr>
      <w:bookmarkStart w:id="172" w:name="_heading=h.crzpxiv9u6cg" w:colFirst="0" w:colLast="0"/>
      <w:bookmarkStart w:id="173" w:name="_Source_Code_2."/>
      <w:bookmarkStart w:id="174" w:name="_Toc138247963"/>
      <w:bookmarkEnd w:id="172"/>
      <w:bookmarkEnd w:id="173"/>
      <w:r>
        <w:t>Source Code 2. Grid Search ANN</w:t>
      </w:r>
      <w:bookmarkEnd w:id="174"/>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75" w:name="_heading=h.2x1nkgmwy4e7" w:colFirst="0" w:colLast="0"/>
      <w:bookmarkStart w:id="176" w:name="_Toc138247964"/>
      <w:bookmarkEnd w:id="175"/>
      <w:r>
        <w:lastRenderedPageBreak/>
        <w:t>Source Code 3.  Grid Search SVR</w:t>
      </w:r>
      <w:bookmarkEnd w:id="176"/>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77" w:name="_heading=h.mgi75v2i9uij" w:colFirst="0" w:colLast="0"/>
      <w:bookmarkStart w:id="178" w:name="_Toc138247965"/>
      <w:bookmarkEnd w:id="177"/>
      <w:r>
        <w:lastRenderedPageBreak/>
        <w:t>Source Code 4.  Pemodelan Algoritma ANN</w:t>
      </w:r>
      <w:bookmarkEnd w:id="178"/>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9" w:name="_heading=h.gg8sdls4y7m" w:colFirst="0" w:colLast="0"/>
      <w:bookmarkStart w:id="180" w:name="_Source_Code_5."/>
      <w:bookmarkStart w:id="181" w:name="_Toc138247966"/>
      <w:bookmarkEnd w:id="179"/>
      <w:bookmarkEnd w:id="180"/>
      <w:r>
        <w:lastRenderedPageBreak/>
        <w:t>Source Code 5.  Pemodelan Algoritma SVR</w:t>
      </w:r>
      <w:bookmarkEnd w:id="181"/>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lastRenderedPageBreak/>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Grid Search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82" w:name="_heading=h.gndgqbih59gl" w:colFirst="0" w:colLast="0"/>
      <w:bookmarkStart w:id="183" w:name="_heading=h.g7rcd8e8v7p1" w:colFirst="0" w:colLast="0"/>
      <w:bookmarkEnd w:id="182"/>
      <w:bookmarkEnd w:id="183"/>
    </w:p>
    <w:p w:rsidR="00E2718F" w:rsidRDefault="00C14F11" w:rsidP="0018725F">
      <w:pPr>
        <w:pStyle w:val="Heading2"/>
        <w:numPr>
          <w:ilvl w:val="0"/>
          <w:numId w:val="0"/>
        </w:numPr>
        <w:jc w:val="both"/>
      </w:pPr>
      <w:bookmarkStart w:id="184" w:name="_heading=h.mdm6gbkk7p2p" w:colFirst="0" w:colLast="0"/>
      <w:bookmarkStart w:id="185" w:name="_Toc138247967"/>
      <w:bookmarkEnd w:id="184"/>
      <w:r>
        <w:lastRenderedPageBreak/>
        <w:t>Lampiran B Hasil Implementasi</w:t>
      </w:r>
      <w:bookmarkEnd w:id="185"/>
      <w:r>
        <w:t xml:space="preserve"> </w:t>
      </w:r>
    </w:p>
    <w:p w:rsidR="00EB19BC" w:rsidRPr="00EB19BC" w:rsidRDefault="00EB19BC" w:rsidP="0018725F">
      <w:pPr>
        <w:pStyle w:val="Heading3"/>
        <w:numPr>
          <w:ilvl w:val="0"/>
          <w:numId w:val="0"/>
        </w:numPr>
        <w:rPr>
          <w:rFonts w:ascii="Arial" w:eastAsia="Arial" w:hAnsi="Arial" w:cs="Arial"/>
          <w:sz w:val="22"/>
        </w:rPr>
      </w:pPr>
      <w:bookmarkStart w:id="186" w:name="_heading=h.10d6ddcduipn" w:colFirst="0" w:colLast="0"/>
      <w:bookmarkStart w:id="187" w:name="_B.1._Hasil_Implementasi"/>
      <w:bookmarkStart w:id="188" w:name="_Toc138247968"/>
      <w:bookmarkEnd w:id="186"/>
      <w:bookmarkEnd w:id="187"/>
      <w:r>
        <w:t>B.1. Hasil Implementasi Early Stopping</w:t>
      </w:r>
      <w:bookmarkEnd w:id="188"/>
    </w:p>
    <w:p w:rsidR="00E2718F" w:rsidRDefault="00EB19BC" w:rsidP="0018725F">
      <w:pPr>
        <w:pStyle w:val="Heading3"/>
        <w:numPr>
          <w:ilvl w:val="0"/>
          <w:numId w:val="0"/>
        </w:numPr>
        <w:rPr>
          <w:rFonts w:ascii="Arial" w:eastAsia="Arial" w:hAnsi="Arial" w:cs="Arial"/>
          <w:sz w:val="22"/>
        </w:rPr>
      </w:pPr>
      <w:bookmarkStart w:id="189" w:name="_B.2._Hasil_Implementasi"/>
      <w:bookmarkStart w:id="190" w:name="_Toc138247969"/>
      <w:bookmarkEnd w:id="189"/>
      <w:r>
        <w:t>B.2</w:t>
      </w:r>
      <w:r w:rsidR="00C14F11">
        <w:t>. Hasil Implementasi Artificial Neural Network</w:t>
      </w:r>
      <w:bookmarkEnd w:id="190"/>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F48236" wp14:editId="7C34309F">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3A5040" wp14:editId="4D25974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28FAD3" wp14:editId="5D2B3270">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DEF5" wp14:editId="368848E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618EFA" wp14:editId="2AB6C41E">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8E8EB0" wp14:editId="3804BCF8">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D2576D" wp14:editId="2870C89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CB1F99" wp14:editId="5087D78B">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64DAB9" wp14:editId="66279BE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951609" wp14:editId="2A7B0953">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217584" wp14:editId="17A623EB">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BCB57A" wp14:editId="718AF19E">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64349A" wp14:editId="71430209">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B20A7B" wp14:editId="7348EA38">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4E68DE" wp14:editId="0E19F6AD">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18FF27" wp14:editId="7B012666">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2B0FD6" wp14:editId="6D0B7D73">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D89697" wp14:editId="4C161BC3">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33D9E4" wp14:editId="6B3AAF55">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652FDD" wp14:editId="55E9FEFC">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E7F140" wp14:editId="391EE6B6">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85B260" wp14:editId="3118FA0C">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3D6ADD" wp14:editId="1D396539">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ECF361" wp14:editId="4641A881">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EA35A7" wp14:editId="37192AE0">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8E99BB" wp14:editId="08AC8A48">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419C7C" wp14:editId="161D20F5">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861DA9" wp14:editId="122CC140">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FE7A9B" wp14:editId="12B27BA8">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3E8C5C" wp14:editId="4E9B8554">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56D489" wp14:editId="012470A1">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017055" wp14:editId="483F4E49">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AB30FE" wp14:editId="25835E63">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C8B4D6" wp14:editId="1DCE4A6A">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0981BA" wp14:editId="1DC27F69">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9E9385" wp14:editId="638E2DE1">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30566" wp14:editId="1D731324">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B213EF" wp14:editId="64B39914">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048BA0" wp14:editId="1E6D6087">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1CE7FE" wp14:editId="20FCEA05">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AA8721" wp14:editId="260EB124">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AE75BE" wp14:editId="6BE7AE52">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1777C0" wp14:editId="4959D33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09F134" wp14:editId="16771F26">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F2C4AD" wp14:editId="667012D0">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8E9A0A" wp14:editId="1DB861BA">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89EC38" wp14:editId="5737FD67">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14930" wp14:editId="3E617813">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484F3D" wp14:editId="3D14A4F0">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08537E" wp14:editId="4677ED7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DE3FF5" wp14:editId="46485D4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2FBE11" wp14:editId="7F9B8F61">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D86A16" wp14:editId="426A8C8F">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9F1721" wp14:editId="4E4703E9">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6DE0F5" wp14:editId="335BCC4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B89F40" wp14:editId="3CC243D3">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B0CCDF" wp14:editId="30B04AF9">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3902A1" wp14:editId="0426C1F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EBF4B9" wp14:editId="40184ECC">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93D008" wp14:editId="64A0C0A2">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0AFF44" wp14:editId="6EEF8335">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9683C" wp14:editId="3370B9DD">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9714B4" wp14:editId="6D01E07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CC2A4" wp14:editId="1093FB34">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18A37B" wp14:editId="044451E5">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06781C" wp14:editId="2F3AB3AC">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0B9DBB" wp14:editId="2AAEFD6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3B4231" wp14:editId="7A66FE01">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2B7302" wp14:editId="09E7FD4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ED4A31" wp14:editId="6143FDC2">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6AF204" wp14:editId="09D34492">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FA4299" wp14:editId="03D9ABD9">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A24327" wp14:editId="7BF7062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B42850" wp14:editId="707B6199">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5C10EF" wp14:editId="0F027F76">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E09526" wp14:editId="5BC6D75A">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407DF8" wp14:editId="232D90FA">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1F804B" wp14:editId="21897CF0">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AC5CD" wp14:editId="10D30F4F">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FF0845" wp14:editId="51ECE5E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3BC607" wp14:editId="7828B37C">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7A9E0C" wp14:editId="170E11E5">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D14860" wp14:editId="24D2379C">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AC2002" wp14:editId="7954B960">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58911C" wp14:editId="5AC3B51D">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08007D" wp14:editId="4B0784EA">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82E61D" wp14:editId="0AC2CFF6">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B0D9B8" wp14:editId="119D6161">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AD91B1" wp14:editId="66BB09C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729592" wp14:editId="36E0D50F">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91" w:name="_heading=h.25b0stm4fxd8" w:colFirst="0" w:colLast="0"/>
      <w:bookmarkEnd w:id="191"/>
    </w:p>
    <w:p w:rsidR="00E2718F" w:rsidRDefault="00EB19BC" w:rsidP="0018725F">
      <w:pPr>
        <w:pStyle w:val="Heading3"/>
        <w:numPr>
          <w:ilvl w:val="0"/>
          <w:numId w:val="0"/>
        </w:numPr>
      </w:pPr>
      <w:bookmarkStart w:id="192" w:name="_heading=h.y9c340vu0d8q" w:colFirst="0" w:colLast="0"/>
      <w:bookmarkStart w:id="193" w:name="_Toc138247970"/>
      <w:bookmarkEnd w:id="192"/>
      <w:r>
        <w:lastRenderedPageBreak/>
        <w:t>B.3</w:t>
      </w:r>
      <w:r w:rsidR="00C14F11">
        <w:t>. Hasil Implementasi Support Vector Regression</w:t>
      </w:r>
      <w:bookmarkEnd w:id="193"/>
    </w:p>
    <w:p w:rsidR="0018725F" w:rsidRDefault="0018725F" w:rsidP="00FA2C51">
      <w:pPr>
        <w:jc w:val="center"/>
      </w:pPr>
      <w:r w:rsidRPr="0018725F">
        <w:rPr>
          <w:noProof/>
          <w:lang w:val="en-US"/>
        </w:rPr>
        <w:drawing>
          <wp:inline distT="0" distB="0" distL="0" distR="0" wp14:anchorId="6A5A842D" wp14:editId="2D8DA97C">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4" w:name="_heading=h.y009tij06puf" w:colFirst="0" w:colLast="0"/>
      <w:bookmarkEnd w:id="194"/>
    </w:p>
    <w:p w:rsidR="00E2718F" w:rsidRDefault="00C14F11" w:rsidP="0018725F">
      <w:pPr>
        <w:pStyle w:val="Heading2"/>
        <w:numPr>
          <w:ilvl w:val="0"/>
          <w:numId w:val="0"/>
        </w:numPr>
        <w:jc w:val="both"/>
      </w:pPr>
      <w:bookmarkStart w:id="195" w:name="_Toc138247971"/>
      <w:r>
        <w:lastRenderedPageBreak/>
        <w:t>Lampiran C Aplikasi Web Sistem Prediksi Del Predict</w:t>
      </w:r>
      <w:bookmarkEnd w:id="195"/>
      <w:r>
        <w:t xml:space="preserve"> </w:t>
      </w:r>
    </w:p>
    <w:p w:rsidR="00E2718F" w:rsidRDefault="00E2718F" w:rsidP="0018725F">
      <w:bookmarkStart w:id="196" w:name="_heading=h.tw6f5ikwsaap" w:colFirst="0" w:colLast="0"/>
      <w:bookmarkStart w:id="197" w:name="_heading=h.44te5zki9i4a" w:colFirst="0" w:colLast="0"/>
      <w:bookmarkEnd w:id="196"/>
      <w:bookmarkEnd w:id="197"/>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98" w:name="_Toc138247972"/>
      <w:r>
        <w:lastRenderedPageBreak/>
        <w:t>DAFTAR REFERENSI</w:t>
      </w:r>
      <w:bookmarkEnd w:id="198"/>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74D9" w:rsidRDefault="009F74D9">
      <w:pPr>
        <w:spacing w:before="0" w:line="240" w:lineRule="auto"/>
      </w:pPr>
      <w:r>
        <w:separator/>
      </w:r>
    </w:p>
  </w:endnote>
  <w:endnote w:type="continuationSeparator" w:id="0">
    <w:p w:rsidR="009F74D9" w:rsidRDefault="009F74D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777" w:rsidRDefault="007E7777">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F1558B">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777" w:rsidRDefault="007E7777">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777" w:rsidRDefault="007E7777">
    <w:r>
      <w:fldChar w:fldCharType="begin"/>
    </w:r>
    <w:r>
      <w:instrText>PAGE</w:instrText>
    </w:r>
    <w:r>
      <w:fldChar w:fldCharType="separate"/>
    </w:r>
    <w:r w:rsidR="00F1558B">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777" w:rsidRDefault="007E7777">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74D9" w:rsidRDefault="009F74D9">
      <w:pPr>
        <w:spacing w:before="0" w:line="240" w:lineRule="auto"/>
      </w:pPr>
      <w:r>
        <w:separator/>
      </w:r>
    </w:p>
  </w:footnote>
  <w:footnote w:type="continuationSeparator" w:id="0">
    <w:p w:rsidR="009F74D9" w:rsidRDefault="009F74D9">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777" w:rsidRDefault="007E7777">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1558B">
      <w:rPr>
        <w:noProof/>
        <w:color w:val="000000"/>
      </w:rPr>
      <w:t>16</w:t>
    </w:r>
    <w:r>
      <w:rPr>
        <w:color w:val="000000"/>
      </w:rPr>
      <w:fldChar w:fldCharType="end"/>
    </w:r>
  </w:p>
  <w:p w:rsidR="007E7777" w:rsidRDefault="007E7777">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1"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1"/>
  </w:num>
  <w:num w:numId="2">
    <w:abstractNumId w:val="14"/>
  </w:num>
  <w:num w:numId="3">
    <w:abstractNumId w:val="20"/>
  </w:num>
  <w:num w:numId="4">
    <w:abstractNumId w:val="7"/>
  </w:num>
  <w:num w:numId="5">
    <w:abstractNumId w:val="8"/>
  </w:num>
  <w:num w:numId="6">
    <w:abstractNumId w:val="5"/>
  </w:num>
  <w:num w:numId="7">
    <w:abstractNumId w:val="1"/>
  </w:num>
  <w:num w:numId="8">
    <w:abstractNumId w:val="0"/>
  </w:num>
  <w:num w:numId="9">
    <w:abstractNumId w:val="25"/>
  </w:num>
  <w:num w:numId="10">
    <w:abstractNumId w:val="16"/>
  </w:num>
  <w:num w:numId="11">
    <w:abstractNumId w:val="35"/>
  </w:num>
  <w:num w:numId="12">
    <w:abstractNumId w:val="28"/>
  </w:num>
  <w:num w:numId="13">
    <w:abstractNumId w:val="34"/>
  </w:num>
  <w:num w:numId="14">
    <w:abstractNumId w:val="22"/>
  </w:num>
  <w:num w:numId="15">
    <w:abstractNumId w:val="19"/>
  </w:num>
  <w:num w:numId="16">
    <w:abstractNumId w:val="29"/>
  </w:num>
  <w:num w:numId="17">
    <w:abstractNumId w:val="23"/>
  </w:num>
  <w:num w:numId="18">
    <w:abstractNumId w:val="30"/>
  </w:num>
  <w:num w:numId="19">
    <w:abstractNumId w:val="32"/>
  </w:num>
  <w:num w:numId="20">
    <w:abstractNumId w:val="10"/>
  </w:num>
  <w:num w:numId="21">
    <w:abstractNumId w:val="9"/>
  </w:num>
  <w:num w:numId="22">
    <w:abstractNumId w:val="12"/>
  </w:num>
  <w:num w:numId="23">
    <w:abstractNumId w:val="13"/>
  </w:num>
  <w:num w:numId="24">
    <w:abstractNumId w:val="31"/>
  </w:num>
  <w:num w:numId="25">
    <w:abstractNumId w:val="17"/>
  </w:num>
  <w:num w:numId="26">
    <w:abstractNumId w:val="24"/>
  </w:num>
  <w:num w:numId="27">
    <w:abstractNumId w:val="4"/>
  </w:num>
  <w:num w:numId="28">
    <w:abstractNumId w:val="33"/>
  </w:num>
  <w:num w:numId="29">
    <w:abstractNumId w:val="11"/>
  </w:num>
  <w:num w:numId="30">
    <w:abstractNumId w:val="6"/>
    <w:lvlOverride w:ilvl="0">
      <w:lvl w:ilvl="0">
        <w:numFmt w:val="decimal"/>
        <w:lvlText w:val="%1."/>
        <w:lvlJc w:val="left"/>
      </w:lvl>
    </w:lvlOverride>
  </w:num>
  <w:num w:numId="31">
    <w:abstractNumId w:val="27"/>
    <w:lvlOverride w:ilvl="0">
      <w:lvl w:ilvl="0">
        <w:numFmt w:val="decimal"/>
        <w:lvlText w:val="%1."/>
        <w:lvlJc w:val="left"/>
      </w:lvl>
    </w:lvlOverride>
  </w:num>
  <w:num w:numId="32">
    <w:abstractNumId w:val="26"/>
  </w:num>
  <w:num w:numId="33">
    <w:abstractNumId w:val="18"/>
  </w:num>
  <w:num w:numId="34">
    <w:abstractNumId w:val="3"/>
  </w:num>
  <w:num w:numId="35">
    <w:abstractNumId w:val="15"/>
  </w:num>
  <w:num w:numId="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67B6"/>
    <w:rsid w:val="00231219"/>
    <w:rsid w:val="00240A67"/>
    <w:rsid w:val="0024516B"/>
    <w:rsid w:val="00251DDF"/>
    <w:rsid w:val="002561F7"/>
    <w:rsid w:val="002563D3"/>
    <w:rsid w:val="00256769"/>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316D"/>
    <w:rsid w:val="003C5960"/>
    <w:rsid w:val="003C6CC4"/>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A180F"/>
    <w:rsid w:val="005B3411"/>
    <w:rsid w:val="005B477D"/>
    <w:rsid w:val="005D0647"/>
    <w:rsid w:val="005D3DEA"/>
    <w:rsid w:val="005D46F7"/>
    <w:rsid w:val="005E59C5"/>
    <w:rsid w:val="00600449"/>
    <w:rsid w:val="0060151B"/>
    <w:rsid w:val="00601E5D"/>
    <w:rsid w:val="0060554E"/>
    <w:rsid w:val="00605FDF"/>
    <w:rsid w:val="006067B6"/>
    <w:rsid w:val="0062550B"/>
    <w:rsid w:val="006307CC"/>
    <w:rsid w:val="006400E7"/>
    <w:rsid w:val="00640101"/>
    <w:rsid w:val="00642FAC"/>
    <w:rsid w:val="006528CC"/>
    <w:rsid w:val="0065756D"/>
    <w:rsid w:val="00677522"/>
    <w:rsid w:val="00683EF9"/>
    <w:rsid w:val="006870E1"/>
    <w:rsid w:val="00696E70"/>
    <w:rsid w:val="006A1580"/>
    <w:rsid w:val="006C4E70"/>
    <w:rsid w:val="006D1F77"/>
    <w:rsid w:val="006D6BCC"/>
    <w:rsid w:val="006E6EB5"/>
    <w:rsid w:val="006F5175"/>
    <w:rsid w:val="00702A45"/>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67FA"/>
    <w:rsid w:val="00921948"/>
    <w:rsid w:val="00951652"/>
    <w:rsid w:val="00951ADD"/>
    <w:rsid w:val="00975861"/>
    <w:rsid w:val="00980FCE"/>
    <w:rsid w:val="00983C2C"/>
    <w:rsid w:val="009A7DA6"/>
    <w:rsid w:val="009B7D35"/>
    <w:rsid w:val="009C4B35"/>
    <w:rsid w:val="009D779E"/>
    <w:rsid w:val="009E7217"/>
    <w:rsid w:val="009F3A94"/>
    <w:rsid w:val="009F74D9"/>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6403E"/>
    <w:rsid w:val="00D657D1"/>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41A39"/>
  <w15:docId w15:val="{226FA775-A010-4328-82AB-806E29D01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13" Type="http://schemas.openxmlformats.org/officeDocument/2006/relationships/image" Target="media/image100.png"/><Relationship Id="rId118" Type="http://schemas.openxmlformats.org/officeDocument/2006/relationships/image" Target="media/image105.png"/><Relationship Id="rId126" Type="http://schemas.openxmlformats.org/officeDocument/2006/relationships/image" Target="media/image113.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124" Type="http://schemas.openxmlformats.org/officeDocument/2006/relationships/image" Target="media/image11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400923-46D4-4E11-88D3-3C1AB93B3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7</TotalTime>
  <Pages>123</Pages>
  <Words>31822</Words>
  <Characters>181388</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02</cp:revision>
  <cp:lastPrinted>2023-06-01T10:27:00Z</cp:lastPrinted>
  <dcterms:created xsi:type="dcterms:W3CDTF">2023-05-30T17:01:00Z</dcterms:created>
  <dcterms:modified xsi:type="dcterms:W3CDTF">2023-06-2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